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3BB2884E"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don’t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w:t>
      </w:r>
      <w:r w:rsidR="00127CDA">
        <w:t xml:space="preserve">understand </w:t>
      </w:r>
      <w:r w:rsidR="000D6276">
        <w:t xml:space="preserve">the </w:t>
      </w:r>
      <w:r w:rsidR="00124691">
        <w:t xml:space="preserve">reality that may or may not be driving </w:t>
      </w:r>
      <w:r w:rsidR="000D6276">
        <w:t xml:space="preserve">our own </w:t>
      </w:r>
      <w:r w:rsidR="009047F1">
        <w:t xml:space="preserve">limited </w:t>
      </w:r>
      <w:r w:rsidR="000432CD">
        <w:t>perception</w:t>
      </w:r>
      <w:r w:rsidR="00F95208">
        <w:t>?</w:t>
      </w:r>
      <w:r w:rsidR="00445DA3">
        <w:t xml:space="preserve"> </w:t>
      </w:r>
      <w:r w:rsidR="009E60E9">
        <w:t>W</w:t>
      </w:r>
      <w:r w:rsidR="000A0CB2">
        <w:t xml:space="preserve">e </w:t>
      </w:r>
      <w:r w:rsidR="009E60E9">
        <w:t xml:space="preserve">certainly should have the </w:t>
      </w:r>
      <w:r w:rsidR="000A0CB2">
        <w:t>motiva</w:t>
      </w:r>
      <w:r w:rsidR="009E60E9">
        <w:t>tion to do so</w:t>
      </w:r>
      <w:r w:rsidR="000A0CB2">
        <w:t xml:space="preserve">, simply by </w:t>
      </w:r>
      <w:r w:rsidR="009E60E9">
        <w:t xml:space="preserve">all </w:t>
      </w:r>
      <w:r w:rsidR="000A0CB2">
        <w:t xml:space="preserve">our experiences of “bumping into” </w:t>
      </w:r>
      <w:r w:rsidR="008A23E9">
        <w:t xml:space="preserve">a </w:t>
      </w:r>
      <w:r w:rsidR="000A0CB2">
        <w:t xml:space="preserve">reality that we evidently </w:t>
      </w:r>
      <w:r w:rsidR="00BE3626">
        <w:t>do</w:t>
      </w:r>
      <w:r w:rsidR="008A23E9">
        <w:t>n</w:t>
      </w:r>
      <w:r w:rsidR="000A0CB2">
        <w:t xml:space="preserve">’t </w:t>
      </w:r>
      <w:r w:rsidR="008A23E9">
        <w:t xml:space="preserve">fully anticipate </w:t>
      </w:r>
      <w:r w:rsidR="000A0CB2">
        <w:t xml:space="preserve">or understand; and </w:t>
      </w:r>
      <w:r w:rsidR="009E60E9">
        <w:t xml:space="preserve">so </w:t>
      </w:r>
      <w:r w:rsidR="000A0CB2">
        <w:t xml:space="preserve">we </w:t>
      </w:r>
      <w:r w:rsidR="009E60E9">
        <w:t xml:space="preserve">should </w:t>
      </w:r>
      <w:r w:rsidR="000A0CB2">
        <w:t xml:space="preserve">want to - and </w:t>
      </w:r>
      <w:r w:rsidR="009E60E9">
        <w:t xml:space="preserve">need to </w:t>
      </w:r>
      <w:r w:rsidR="000A0CB2">
        <w:t>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39C1600B" w14:textId="7B776A9D" w:rsidR="009E60E9"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r w:rsidR="003B19F1" w:rsidRPr="00716AB1">
        <w:t>can’t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9E60E9">
        <w:t>Perhaps we could also be motivated by insights such as Hannah Arendt’s in The Origins of Totalitarianism: “</w:t>
      </w:r>
      <w:r w:rsidR="009E60E9"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9E60E9">
        <w:t xml:space="preserve">” Experimental and quantitative methods can be seen as an evolved way of optimizing our experiences and our standards </w:t>
      </w:r>
      <w:r w:rsidR="003549B6">
        <w:t xml:space="preserve">in order </w:t>
      </w:r>
      <w:r w:rsidR="009E60E9">
        <w:t>to distinguish between true and false</w:t>
      </w:r>
      <w:r w:rsidR="00ED1C23">
        <w:t>;</w:t>
      </w:r>
      <w:r w:rsidR="009E60E9">
        <w:t xml:space="preserve"> and therefore arguably this scientific approach is connected to an anti-totalitarian political attitude.</w:t>
      </w:r>
    </w:p>
    <w:p w14:paraId="508702DD" w14:textId="77777777" w:rsidR="009E60E9" w:rsidRDefault="009E60E9"/>
    <w:p w14:paraId="750B494A" w14:textId="4A8E4F5A" w:rsidR="003D48E1" w:rsidRDefault="004272B9">
      <w:r>
        <w:t>So let’s allow th</w:t>
      </w:r>
      <w:r w:rsidR="00E90B21">
        <w:t>is</w:t>
      </w:r>
      <w:r>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t>the claim here is that</w:t>
      </w:r>
      <w:r w:rsidR="00904F13">
        <w:t>, in psychology,</w:t>
      </w:r>
      <w:r>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 xml:space="preserve">umbers are so </w:t>
      </w:r>
      <w:r w:rsidR="00F06244">
        <w:lastRenderedPageBreak/>
        <w:t>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 xml:space="preserve">athematics is the language in which God </w:t>
      </w:r>
      <w:r w:rsidR="00CF705E" w:rsidRPr="00CF705E">
        <w:lastRenderedPageBreak/>
        <w:t>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Install the numpy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import numpy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We'll first create a population generated by sampling from a standard normal distribution, using randn().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Total_number_of_swallows = 50</w:t>
      </w:r>
    </w:p>
    <w:p w14:paraId="794DD761" w14:textId="4D2DADBA"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3A4C90E3"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265F16A1"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Speeds_Population)</w:t>
      </w:r>
    </w:p>
    <w:p w14:paraId="707440F2" w14:textId="324D130D" w:rsidR="009B3502" w:rsidRDefault="009B3502" w:rsidP="003F68A2">
      <w:pPr>
        <w:keepNext/>
      </w:pPr>
      <w:r w:rsidRPr="003F68A2">
        <w:rPr>
          <w:rFonts w:ascii="Courier New" w:hAnsi="Courier New" w:cs="Courier New"/>
          <w:sz w:val="16"/>
          <w:szCs w:val="16"/>
        </w:rPr>
        <w:t>print(np.mean(Speeds_Population))</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My_Sample = np.random.choice(Speeds_Population,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np.round(My_Sample,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np.round(np.mean(My_Sample),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We might want to know how likely it really is to find a reaction time difference on an attentional bias task of +100 ms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Number_of_samples = 100</w:t>
      </w:r>
    </w:p>
    <w:p w14:paraId="4995892A"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Birds_per_sampl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for this_sample in range(Number_of_samples):</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My_Sample = np.random.choice(Speeds_Population, size=Birds_per_sample,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np.round(np.mean(My_Sample),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r w:rsidRPr="003F68A2">
        <w:rPr>
          <w:sz w:val="16"/>
          <w:szCs w:val="16"/>
        </w:rPr>
        <w:t>Total_number_of_swallows = 50</w:t>
      </w:r>
    </w:p>
    <w:p w14:paraId="38E3A1F9" w14:textId="77777777" w:rsidR="00770A97" w:rsidRPr="003F68A2" w:rsidRDefault="00770A97" w:rsidP="003F68A2">
      <w:pPr>
        <w:keepNext/>
        <w:rPr>
          <w:sz w:val="16"/>
          <w:szCs w:val="16"/>
        </w:rPr>
      </w:pPr>
      <w:r w:rsidRPr="003F68A2">
        <w:rPr>
          <w:sz w:val="16"/>
          <w:szCs w:val="16"/>
        </w:rPr>
        <w:t>Speeds_Population = np.random.randn(Total_number_of_swallows)</w:t>
      </w:r>
    </w:p>
    <w:p w14:paraId="0FC9A487" w14:textId="77777777" w:rsidR="00770A97" w:rsidRPr="003F68A2" w:rsidRDefault="00770A97" w:rsidP="003F68A2">
      <w:pPr>
        <w:keepNext/>
        <w:rPr>
          <w:sz w:val="16"/>
          <w:szCs w:val="16"/>
        </w:rPr>
      </w:pPr>
      <w:r w:rsidRPr="003F68A2">
        <w:rPr>
          <w:sz w:val="16"/>
          <w:szCs w:val="16"/>
        </w:rPr>
        <w:t>Speeds_Population = Speeds_Population - np.mean(Speeds_Population)</w:t>
      </w:r>
    </w:p>
    <w:p w14:paraId="45B98511" w14:textId="6C167228" w:rsidR="00770A97" w:rsidRPr="003F68A2" w:rsidRDefault="00770A97" w:rsidP="003F68A2">
      <w:pPr>
        <w:keepNext/>
        <w:rPr>
          <w:b/>
          <w:bCs/>
          <w:i/>
          <w:iCs/>
          <w:sz w:val="16"/>
          <w:szCs w:val="16"/>
        </w:rPr>
      </w:pPr>
      <w:r w:rsidRPr="003F68A2">
        <w:rPr>
          <w:b/>
          <w:bCs/>
          <w:i/>
          <w:iCs/>
          <w:sz w:val="16"/>
          <w:szCs w:val="16"/>
        </w:rPr>
        <w:t>Population_mean = 22</w:t>
      </w:r>
    </w:p>
    <w:p w14:paraId="7932B597" w14:textId="77777777" w:rsidR="00770A97" w:rsidRPr="003F68A2" w:rsidRDefault="00770A97" w:rsidP="003F68A2">
      <w:pPr>
        <w:keepNext/>
        <w:rPr>
          <w:b/>
          <w:bCs/>
          <w:i/>
          <w:iCs/>
          <w:sz w:val="16"/>
          <w:szCs w:val="16"/>
        </w:rPr>
      </w:pPr>
      <w:r w:rsidRPr="003F68A2">
        <w:rPr>
          <w:b/>
          <w:bCs/>
          <w:i/>
          <w:iCs/>
          <w:sz w:val="16"/>
          <w:szCs w:val="16"/>
        </w:rPr>
        <w:t>Speeds_Population = Speeds_Population + Population_mean</w:t>
      </w:r>
    </w:p>
    <w:p w14:paraId="296D4895" w14:textId="77777777" w:rsidR="00770A97" w:rsidRPr="003F68A2" w:rsidRDefault="00770A97" w:rsidP="003F68A2">
      <w:pPr>
        <w:keepNext/>
        <w:rPr>
          <w:sz w:val="16"/>
          <w:szCs w:val="16"/>
        </w:rPr>
      </w:pPr>
      <w:r w:rsidRPr="003F68A2">
        <w:rPr>
          <w:sz w:val="16"/>
          <w:szCs w:val="16"/>
        </w:rPr>
        <w:t>print(np.round(Speeds_Population, 2))</w:t>
      </w:r>
    </w:p>
    <w:p w14:paraId="70E1A01F" w14:textId="6086572A" w:rsidR="00770A97" w:rsidRDefault="00770A97" w:rsidP="003F68A2">
      <w:pPr>
        <w:keepNext/>
      </w:pPr>
      <w:r w:rsidRPr="003F68A2">
        <w:rPr>
          <w:sz w:val="16"/>
          <w:szCs w:val="16"/>
        </w:rPr>
        <w:t>print(np.mean(Speeds_Population))</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lastRenderedPageBreak/>
        <w:t>Total_number_of_swallows = 50</w:t>
      </w:r>
    </w:p>
    <w:p w14:paraId="4D20ACFE"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7999704D"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0E76269F" w14:textId="15D13DBC" w:rsidR="00D629CB" w:rsidRPr="003F68A2" w:rsidRDefault="00D629CB" w:rsidP="003F68A2">
      <w:pPr>
        <w:keepNext/>
        <w:rPr>
          <w:rFonts w:ascii="Courier New" w:hAnsi="Courier New" w:cs="Courier New"/>
          <w:b/>
          <w:bCs/>
          <w:i/>
          <w:iCs/>
          <w:sz w:val="16"/>
          <w:szCs w:val="16"/>
        </w:rPr>
      </w:pPr>
      <w:r w:rsidRPr="003F68A2">
        <w:rPr>
          <w:rFonts w:ascii="Courier New" w:hAnsi="Courier New" w:cs="Courier New"/>
          <w:b/>
          <w:bCs/>
          <w:i/>
          <w:iCs/>
          <w:sz w:val="16"/>
          <w:szCs w:val="16"/>
        </w:rPr>
        <w:t xml:space="preserve">Population_mean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Population_mean</w:t>
      </w:r>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round(Speeds_Population,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mean(Speeds_Population))</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Number_of_samples = 100</w:t>
      </w:r>
    </w:p>
    <w:p w14:paraId="5295B209"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Birds_per_sample = 2</w:t>
      </w:r>
    </w:p>
    <w:p w14:paraId="53DBDC35"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sample_means = np.array([]);</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for this_sample in range(Number_of_samples):</w:t>
      </w:r>
    </w:p>
    <w:p w14:paraId="5849DD2B" w14:textId="2C24AC57"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My_Sample = np.random.choice(Speeds_Population, size=Birds_per_sample, replace=False)</w:t>
      </w:r>
    </w:p>
    <w:p w14:paraId="24B6AAB7" w14:textId="15F44F7D"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Array_of_sample_means = np.append(Array_of_sample_means, np.mean(My_Sample))</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Array_of_sample_means, 2))</w:t>
      </w:r>
    </w:p>
    <w:p w14:paraId="6A855E20"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extremeness = np.abs(Array_of_sample_means - Population_mean)</w:t>
      </w:r>
    </w:p>
    <w:p w14:paraId="1978D9B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Sorted_extremeness = np.sort(Array_of_extremeness)</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Sorted_extremeness, 2))</w:t>
      </w:r>
    </w:p>
    <w:p w14:paraId="6E36B373"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index = int(np.floor(0.95 * len(Sorted_extremeness)))</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Critical_value_index))</w:t>
      </w:r>
    </w:p>
    <w:p w14:paraId="65691E3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absolute_difference = Sorted_extremeness[Critical_value_index]</w:t>
      </w:r>
    </w:p>
    <w:p w14:paraId="0CB8E7DE"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lower = Population_mean - Critical_absolute_difference</w:t>
      </w:r>
    </w:p>
    <w:p w14:paraId="2CA3F8DB"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upper = Population_mean + Critical_absolute_difference</w:t>
      </w:r>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np.round(Critical_value_lower, 2)) + " and " + str(np.round(Critical_value_upper,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sample_mean = 11.71</w:t>
      </w:r>
    </w:p>
    <w:p w14:paraId="0F12FF5A"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extremeness = np.abs(Observed_sample_mean - Population_mean)</w:t>
      </w:r>
    </w:p>
    <w:p w14:paraId="66DAE1DB"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At_least_as_extreme = np.argwhere(Array_of_extremeness &gt;= Observed_extremeness)</w:t>
      </w:r>
    </w:p>
    <w:p w14:paraId="7617774E"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Number_of_at_least_as_extreme = len(At_least_as_extreme)</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 = Number_of_at_least_as_extreme / len(Array_of_extremeness)</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np.round(Observed_sample_mean, 2)) + " is " + str(np.round(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Number_of_at_least_as_extreme)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len(Array_of_extremeness))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We can’t calculate a probability for the divine population mean in the same way we can for the sample-mean, because we don’t have a big array of population means to use the argwhere()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ms.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contradict the skeptic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r w:rsidRPr="00614F9B">
        <w:rPr>
          <w:rFonts w:ascii="Courier New" w:hAnsi="Courier New" w:cs="Courier New"/>
          <w:sz w:val="16"/>
          <w:szCs w:val="16"/>
        </w:rPr>
        <w:t>Standard_error = np.std(Array_of_sample_means)</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np.round(Standard_error,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Number_of_samples = 100</w:t>
      </w:r>
    </w:p>
    <w:p w14:paraId="28092B58" w14:textId="60B9A6AD" w:rsidR="009563C0" w:rsidRPr="00054B4F" w:rsidRDefault="009563C0" w:rsidP="00054B4F">
      <w:pPr>
        <w:keepNext/>
        <w:rPr>
          <w:rFonts w:ascii="Courier New" w:hAnsi="Courier New" w:cs="Courier New"/>
          <w:b/>
          <w:bCs/>
          <w:i/>
          <w:iCs/>
          <w:sz w:val="16"/>
          <w:szCs w:val="16"/>
        </w:rPr>
      </w:pPr>
      <w:r w:rsidRPr="00054B4F">
        <w:rPr>
          <w:rFonts w:ascii="Courier New" w:hAnsi="Courier New" w:cs="Courier New"/>
          <w:b/>
          <w:bCs/>
          <w:i/>
          <w:iCs/>
          <w:sz w:val="16"/>
          <w:szCs w:val="16"/>
        </w:rPr>
        <w:t>Birds_per_sample = 20</w:t>
      </w:r>
    </w:p>
    <w:p w14:paraId="02D08D8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Array_of_sample_means = np.array([]);</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for this_sample in range(Number_of_samples):</w:t>
      </w:r>
    </w:p>
    <w:p w14:paraId="499C5A34" w14:textId="36979434" w:rsidR="009563C0"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My_Sample = np.random.choice(Speeds_Population, size=Birds_per_sample, replace=False)</w:t>
      </w:r>
    </w:p>
    <w:p w14:paraId="0824E337" w14:textId="0147BA1F" w:rsidR="00892403"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Array_of_sample_means = np.append(Array_of_sample_means, np.mean(My_Sample))</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r w:rsidRPr="00054B4F">
        <w:rPr>
          <w:rFonts w:ascii="Courier New" w:hAnsi="Courier New" w:cs="Courier New"/>
          <w:sz w:val="16"/>
          <w:szCs w:val="16"/>
        </w:rPr>
        <w:t>this_sample = np.random.uniform(-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r w:rsidRPr="00054B4F">
        <w:rPr>
          <w:rFonts w:ascii="Courier New" w:hAnsi="Courier New" w:cs="Courier New"/>
          <w:sz w:val="16"/>
          <w:szCs w:val="16"/>
        </w:rPr>
        <w:t>this_sample = np.random.randn(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Birds_per_sampl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Birds_per-sample was 2, but .1 when Birds_per_sampl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with a proper statistical function, you can use the scipy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import numpy as np</w:t>
      </w:r>
    </w:p>
    <w:p w14:paraId="312AC7E4" w14:textId="4DDF9315" w:rsidR="00717825" w:rsidRPr="000741FB" w:rsidRDefault="00C03815" w:rsidP="000741FB">
      <w:pPr>
        <w:rPr>
          <w:b/>
          <w:bCs/>
          <w:sz w:val="16"/>
          <w:szCs w:val="16"/>
        </w:rPr>
      </w:pPr>
      <w:r w:rsidRPr="000741FB">
        <w:rPr>
          <w:b/>
          <w:bCs/>
          <w:sz w:val="16"/>
          <w:szCs w:val="16"/>
        </w:rPr>
        <w:t>from scipy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My_Sample = np.random.choice(Speeds_Population,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My_Sample,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np.mean(My_Sample), 2))</w:t>
      </w:r>
    </w:p>
    <w:p w14:paraId="5866CA9F" w14:textId="77777777" w:rsidR="00C03815" w:rsidRPr="000741FB" w:rsidRDefault="00C03815" w:rsidP="000741FB">
      <w:pPr>
        <w:rPr>
          <w:rFonts w:ascii="Courier New" w:hAnsi="Courier New" w:cs="Courier New"/>
          <w:b/>
          <w:bCs/>
          <w:i/>
          <w:iCs/>
          <w:sz w:val="16"/>
          <w:szCs w:val="16"/>
        </w:rPr>
      </w:pPr>
      <w:r w:rsidRPr="000741FB">
        <w:rPr>
          <w:rFonts w:ascii="Courier New" w:hAnsi="Courier New" w:cs="Courier New"/>
          <w:b/>
          <w:bCs/>
          <w:i/>
          <w:iCs/>
          <w:sz w:val="16"/>
          <w:szCs w:val="16"/>
        </w:rPr>
        <w:t>test_results = stats.ttest_1samp(My_Sample, Population_mean)</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test_results)</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sampResult(statistic=23.76999129107635, pvalue=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skeptic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N_per_group = 50</w:t>
      </w:r>
    </w:p>
    <w:p w14:paraId="4A214DA5"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opulation_means = np.array([100, 110])</w:t>
      </w:r>
    </w:p>
    <w:p w14:paraId="7AAC9E2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Scores_per_group = np.random.randn(2, N_per_group)</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index_group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np.round(Scores_per_group,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group_array in Scores_per_group:</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group_array)</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0F570FE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A09C6A5"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Array_of_sample_differences = np.array([]);</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sample_means)</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difference = sample_means[1] - sample_means[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Array_of_sample_differences = np.append(Array_of_sample_differences, sample_difference)</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np.round(Array_of_sample_differences, 2))</w:t>
      </w:r>
    </w:p>
    <w:p w14:paraId="2A3E1105" w14:textId="0803636D" w:rsidR="00DF078A" w:rsidRDefault="00DF078A" w:rsidP="00DF078A"/>
    <w:p w14:paraId="0509FD4E" w14:textId="0C441A12" w:rsidR="00A5102C" w:rsidRDefault="00A5102C" w:rsidP="00DF078A">
      <w:r>
        <w:t xml:space="preserve">The official function to test group differences from scipy is </w:t>
      </w:r>
      <w:r w:rsidRPr="00A5102C">
        <w:t>scipy.stats.ttest_ind</w:t>
      </w:r>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to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r w:rsidR="004E0FBF" w:rsidRPr="004E0FBF">
        <w:rPr>
          <w:i/>
          <w:iCs/>
        </w:rPr>
        <w:t>pur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NumNomS</w:t>
      </w:r>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per_group = 50</w:t>
      </w:r>
    </w:p>
    <w:p w14:paraId="745090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groups = 3</w:t>
      </w:r>
    </w:p>
    <w:p w14:paraId="51CD66EB"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opulation_means = np.array([100, 100, 100])</w:t>
      </w:r>
    </w:p>
    <w:p w14:paraId="4FF2317E"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Scores_per_group = np.random.randn(N_groups, N_per_group)</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index_group in range(N_groups):</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np.round(Scores_per_group,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group_array in Scores_per_group:</w:t>
      </w:r>
    </w:p>
    <w:p w14:paraId="1BFD5249" w14:textId="42ABFA14" w:rsidR="00C67C17" w:rsidRDefault="00E87EAD" w:rsidP="00037F3D">
      <w:r w:rsidRPr="00037F3D">
        <w:rPr>
          <w:rFonts w:ascii="Courier New" w:hAnsi="Courier New" w:cs="Courier New"/>
          <w:sz w:val="16"/>
          <w:szCs w:val="16"/>
        </w:rPr>
        <w:t xml:space="preserve">    print(group_array)</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13431E3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0EBD35E"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Array_of_sample_variances = np.array([]);</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N_groups):</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means,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variance = np.var(sample_means)</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variance,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Array_of_sample_variances = np.append(Array_of_sample_variances, sample_variance)</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np.round(Array_of_sample_variances,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scipy function, see </w:t>
      </w:r>
      <w:r w:rsidR="00F861A1">
        <w:t>scipy.</w:t>
      </w:r>
      <w:r w:rsidRPr="001607CC">
        <w:t>stats.f_oneway</w:t>
      </w:r>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nncorr on </w:t>
      </w:r>
      <w:hyperlink r:id="rId6" w:history="1">
        <w:r w:rsidR="001F7293" w:rsidRPr="008D0C13">
          <w:rPr>
            <w:rStyle w:val="Hyperlink"/>
          </w:rPr>
          <w:t>https://github.com/thomasgladwin/nncorr</w:t>
        </w:r>
      </w:hyperlink>
      <w:r w:rsidR="001F7293">
        <w:t>.</w:t>
      </w:r>
      <w:r w:rsidR="00EA2DBA">
        <w:t>)</w:t>
      </w:r>
      <w:r w:rsidR="00C37346">
        <w:t xml:space="preserve"> </w:t>
      </w:r>
      <w:r w:rsidR="003E04A5">
        <w:t xml:space="preserve">Let;’s explore what that “tend to be” means. If we imagine a set of observations on a vertical slice of an idealized scatterplot, all of them will have an x-value of mean(x) + d_x, for whatever deviation from the mean d_x. Their mean y-value will be mean(y) + d_y, for some d_y. In Python, we’d now save the ratio d_y/d_x for that slice. Now pick a different vertical slice – now we have a different d_x, and we’d find a different d_y, for that slice, and a different ratio d_y/d_x.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import numpy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from scipy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def create_correlated_variable(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len(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init = np.random.randn(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r_value, p_value, std_err = stats.linregress(X, Y_ini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Y_init - Y_pred</w:t>
      </w:r>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stats.zscore(Y_pred)</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stats.zscore(Y_resid)</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correlated = r * Y_pred + np.sqrt(1 - r**2) * Y_resid</w:t>
      </w:r>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Y_correlated</w:t>
      </w:r>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X = np.random.randn(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Y = create_correlated_variable(X, r)</w:t>
      </w:r>
    </w:p>
    <w:p w14:paraId="6ECF99F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test_r, p = stats.pearsonr(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test_r))</w:t>
      </w:r>
    </w:p>
    <w:p w14:paraId="55AEF4D8" w14:textId="77777777" w:rsidR="00511073" w:rsidRDefault="00511073" w:rsidP="00511073"/>
    <w:p w14:paraId="53E60709" w14:textId="08CC04CA" w:rsidR="00D139BA" w:rsidRDefault="00D139BA" w:rsidP="00D53833">
      <w:r>
        <w:t xml:space="preserve">The scipy function for correlation </w:t>
      </w:r>
      <w:r w:rsidR="009249B5">
        <w:t xml:space="preserve">is </w:t>
      </w:r>
      <w:r>
        <w:t>scipy.stats.</w:t>
      </w:r>
      <w:r w:rsidRPr="00D139BA">
        <w:t>pearsonr</w:t>
      </w:r>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y_predicted = b*x + c, that best minimizes the mean over all points of the squared difference between the observed (x, y_observed) dots and the corresponding points on the line (x, y_predicted).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 x</w:t>
      </w:r>
      <w:r w:rsidR="008B217E">
        <w:softHyphen/>
      </w:r>
      <w:r w:rsidR="008B217E" w:rsidRPr="00105BF6">
        <w:rPr>
          <w:vertAlign w:val="subscript"/>
        </w:rPr>
        <w:t>n</w:t>
      </w:r>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 xml:space="preserve">So, in Python, x and y would be arrays of the same length, and the linear model tells us what a given element y[i] in y is, if we know the corresponding element in x, x[i].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PANel Data AnalysiS”)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import numpy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from scipy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x = np.array([-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DataFrame = pd.DataFrame({'x':x, 'y':y})</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DataFrame)</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06E20F6D"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w:t>
      </w:r>
      <w:r w:rsidR="00D101FC">
        <w:rPr>
          <w:rFonts w:cstheme="minorHAnsi"/>
        </w:rPr>
        <w:t>7</w:t>
      </w:r>
      <w:r>
        <w:rPr>
          <w:rFonts w:cstheme="minorHAnsi"/>
        </w:rPr>
        <w:t xml:space="preserve">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he scipy function for linear regression</w:t>
      </w:r>
      <w:r w:rsidR="00410125">
        <w:t>,</w:t>
      </w:r>
      <w:r w:rsidR="00221D9A">
        <w:t xml:space="preserve"> scipy.stats.</w:t>
      </w:r>
      <w:r w:rsidR="00221D9A" w:rsidRPr="00D139BA">
        <w:t>linregress</w:t>
      </w:r>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slope, intercept, r_value, p_value, std_err = stats.linregress(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numpy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from scipy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1 = np.random.randn(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x2 = np.random.randn(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lope, intercept, r_value, p_value, std_err = stats.linregress(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his requires a more advanced regression function than the simple linregress.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np.random.randn(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np.ones(len(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x3)</w:t>
      </w:r>
    </w:p>
    <w:p w14:paraId="2ACED44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oeffs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_pred = coeffs[0] * x1 + coeffs[1] * x2 + coeffs[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2)[0]</w:t>
      </w:r>
    </w:p>
    <w:p w14:paraId="2DFE4063"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3)[0]</w:t>
      </w:r>
    </w:p>
    <w:p w14:paraId="0DF8DA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x3, np.ones(len(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y)</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numpy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from scipy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1 = np.random.randn(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np.random.randn(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3 = np.random.randn(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2)[0]</w:t>
      </w:r>
    </w:p>
    <w:p w14:paraId="09E5BD7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3)[0]</w:t>
      </w:r>
    </w:p>
    <w:p w14:paraId="4DA163F4"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 = np.vstack([x1, x2, x3, np.ones(len(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R = np.linalg.lstsq(X,y)</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r>
        <w:t>tegregr</w:t>
      </w:r>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inner skeptic</w:t>
      </w:r>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analyz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32CD"/>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4691"/>
    <w:rsid w:val="00126530"/>
    <w:rsid w:val="00126C62"/>
    <w:rsid w:val="00127CDA"/>
    <w:rsid w:val="0013094E"/>
    <w:rsid w:val="001315BA"/>
    <w:rsid w:val="001318D5"/>
    <w:rsid w:val="00133A4A"/>
    <w:rsid w:val="001349FC"/>
    <w:rsid w:val="00136C89"/>
    <w:rsid w:val="00141ADD"/>
    <w:rsid w:val="0014310D"/>
    <w:rsid w:val="00144910"/>
    <w:rsid w:val="0014504E"/>
    <w:rsid w:val="001468C5"/>
    <w:rsid w:val="00147A7C"/>
    <w:rsid w:val="001502B7"/>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9B6"/>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B2C"/>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0139"/>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D9A"/>
    <w:rsid w:val="00531F65"/>
    <w:rsid w:val="005329C0"/>
    <w:rsid w:val="00532D79"/>
    <w:rsid w:val="005358B3"/>
    <w:rsid w:val="00535988"/>
    <w:rsid w:val="00536BCB"/>
    <w:rsid w:val="0054411B"/>
    <w:rsid w:val="005508C9"/>
    <w:rsid w:val="00551BBE"/>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2FDD"/>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4FD0"/>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6AB1"/>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5279"/>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C65B2"/>
    <w:rsid w:val="009D1103"/>
    <w:rsid w:val="009D3517"/>
    <w:rsid w:val="009D4D5C"/>
    <w:rsid w:val="009D56ED"/>
    <w:rsid w:val="009D5826"/>
    <w:rsid w:val="009D594D"/>
    <w:rsid w:val="009D7AB7"/>
    <w:rsid w:val="009E2DB9"/>
    <w:rsid w:val="009E3104"/>
    <w:rsid w:val="009E364B"/>
    <w:rsid w:val="009E47DE"/>
    <w:rsid w:val="009E60E9"/>
    <w:rsid w:val="009F26DC"/>
    <w:rsid w:val="009F4306"/>
    <w:rsid w:val="00A01F73"/>
    <w:rsid w:val="00A101FB"/>
    <w:rsid w:val="00A105BE"/>
    <w:rsid w:val="00A14525"/>
    <w:rsid w:val="00A159BA"/>
    <w:rsid w:val="00A203E7"/>
    <w:rsid w:val="00A2181E"/>
    <w:rsid w:val="00A2627C"/>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3888"/>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626"/>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27CE"/>
    <w:rsid w:val="00CD35D9"/>
    <w:rsid w:val="00CE5578"/>
    <w:rsid w:val="00CF6F82"/>
    <w:rsid w:val="00CF705E"/>
    <w:rsid w:val="00D00556"/>
    <w:rsid w:val="00D006C9"/>
    <w:rsid w:val="00D063AF"/>
    <w:rsid w:val="00D07A09"/>
    <w:rsid w:val="00D101FC"/>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1F49"/>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1C23"/>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75F3D"/>
    <w:rsid w:val="00F808FF"/>
    <w:rsid w:val="00F80A0E"/>
    <w:rsid w:val="00F80E85"/>
    <w:rsid w:val="00F8257B"/>
    <w:rsid w:val="00F82C07"/>
    <w:rsid w:val="00F84991"/>
    <w:rsid w:val="00F861A1"/>
    <w:rsid w:val="00F8704B"/>
    <w:rsid w:val="00F87A10"/>
    <w:rsid w:val="00F95208"/>
    <w:rsid w:val="00F97D38"/>
    <w:rsid w:val="00FA1E96"/>
    <w:rsid w:val="00FA32A9"/>
    <w:rsid w:val="00FA3DC5"/>
    <w:rsid w:val="00FA47E6"/>
    <w:rsid w:val="00FA76B6"/>
    <w:rsid w:val="00FA778C"/>
    <w:rsid w:val="00FB1A8D"/>
    <w:rsid w:val="00FC5EEE"/>
    <w:rsid w:val="00FC7B5E"/>
    <w:rsid w:val="00FD1A81"/>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37</Pages>
  <Words>12864</Words>
  <Characters>73327</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905</cp:revision>
  <cp:lastPrinted>2021-05-20T23:59:00Z</cp:lastPrinted>
  <dcterms:created xsi:type="dcterms:W3CDTF">2020-04-10T07:27:00Z</dcterms:created>
  <dcterms:modified xsi:type="dcterms:W3CDTF">2021-06-0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